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83A6DF7"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2E8EF002"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on both a control chow (% kcals in diet: Protein 22%, Carbohydrate 62%, Fat 16%, no cholesterol) and high fat high sucrose (% kcals in diet: Protein 15%, Carbohydrate 41%, Fat 45%, 0.05% cholesterol)</w:t>
      </w:r>
      <w:r w:rsidRPr="00ED20ED">
        <w:rPr>
          <w:color w:val="000000" w:themeColor="text1"/>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proofErr w:type="gramStart"/>
      <w:r w:rsidR="00DD4486" w:rsidRPr="00ED20ED">
        <w:rPr>
          <w:color w:val="000000" w:themeColor="text1"/>
        </w:rPr>
        <w:t>diversity</w:t>
      </w:r>
      <w:proofErr w:type="gramEnd"/>
      <w:r w:rsidR="00DD4486" w:rsidRPr="00ED20ED">
        <w:rPr>
          <w:color w:val="000000" w:themeColor="text1"/>
        </w:rPr>
        <w:t xml:space="preserve"> o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and 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w:t>
      </w:r>
      <w:r w:rsidR="003D15EA" w:rsidRPr="00ED20ED">
        <w:rPr>
          <w:color w:val="000000" w:themeColor="text1"/>
        </w:rPr>
        <w:lastRenderedPageBreak/>
        <w:t>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70730DC1"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w:t>
      </w:r>
      <w:r w:rsidR="00E87222" w:rsidRPr="00ED20ED">
        <w:rPr>
          <w:color w:val="000000" w:themeColor="text1"/>
        </w:rPr>
        <w:t xml:space="preserve"> and Table 1</w:t>
      </w:r>
      <w:r w:rsidRPr="00ED20ED">
        <w:rPr>
          <w:color w:val="000000" w:themeColor="text1"/>
        </w:rPr>
        <w:t>,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2E22EC2F"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0ED47E9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by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 xml:space="preserve">As this is a secondary data analysis, we are unable to evaluate differences in calcium-regulatory </w:t>
      </w:r>
      <w:r w:rsidR="00DE1510" w:rsidRPr="00ED20ED">
        <w:rPr>
          <w:color w:val="000000" w:themeColor="text1"/>
        </w:rPr>
        <w:lastRenderedPageBreak/>
        <w:t>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B649ED5" w:rsidR="002B2A55" w:rsidRPr="00ED20ED" w:rsidRDefault="002B2A55" w:rsidP="002B2A55">
      <w:pPr>
        <w:rPr>
          <w:color w:val="000000" w:themeColor="text1"/>
        </w:rPr>
      </w:pPr>
      <w:r w:rsidRPr="00ED20ED">
        <w:rPr>
          <w:color w:val="000000" w:themeColor="text1"/>
        </w:rP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R01GM07068)</w:t>
      </w:r>
      <w:r w:rsidR="007E0FE5" w:rsidRPr="00ED20ED">
        <w:rPr>
          <w:color w:val="000000" w:themeColor="text1"/>
        </w:rPr>
        <w:t xml:space="preserve">, </w:t>
      </w:r>
      <w:r w:rsidRPr="00ED20ED">
        <w:rPr>
          <w:color w:val="000000" w:themeColor="text1"/>
        </w:rPr>
        <w:t>the Undergraduate Research Opportunity Program (UROP to KL)</w:t>
      </w:r>
      <w:r w:rsidR="00D64C35" w:rsidRPr="00ED20ED">
        <w:rPr>
          <w:color w:val="000000" w:themeColor="text1"/>
        </w:rPr>
        <w:t xml:space="preserve">, and a Pilot and Feasibility Grant from the Jackson </w:t>
      </w:r>
      <w:r w:rsidR="00B813AA" w:rsidRPr="00ED20ED">
        <w:rPr>
          <w:color w:val="000000" w:themeColor="text1"/>
        </w:rPr>
        <w:t>Laboratory</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w:t>
      </w:r>
      <w:r w:rsidR="005463C6" w:rsidRPr="00ED20ED">
        <w:rPr>
          <w:rFonts w:ascii="Calibri" w:cs="Calibri"/>
          <w:color w:val="000000" w:themeColor="text1"/>
        </w:rPr>
        <w:lastRenderedPageBreak/>
        <w:t xml:space="preserve">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w:t>
      </w:r>
      <w:r w:rsidRPr="00ED20ED">
        <w:rPr>
          <w:rFonts w:ascii="Calibri" w:cs="Calibri"/>
          <w:color w:val="000000" w:themeColor="text1"/>
        </w:rPr>
        <w:lastRenderedPageBreak/>
        <w:t xml:space="preserve">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7A7CDDB2" w:rsidR="00810119" w:rsidRPr="00ED20ED"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bookmarkStart w:id="0" w:name="_GoBack"/>
      <w:bookmarkEnd w:id="0"/>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5559"/>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15555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55559"/>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EE3F2-7CCD-6C41-B479-4EF5B58F5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3852</Words>
  <Characters>135957</Characters>
  <Application>Microsoft Office Word</Application>
  <DocSecurity>0</DocSecurity>
  <Lines>1132</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cp:revision>
  <dcterms:created xsi:type="dcterms:W3CDTF">2023-11-06T16:37:00Z</dcterms:created>
  <dcterms:modified xsi:type="dcterms:W3CDTF">2023-11-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